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0B6D1165" w:rsidR="008439A9" w:rsidRDefault="00034CC8">
      <w:pPr>
        <w:jc w:val="both"/>
      </w:pPr>
      <w:r>
        <w:t>Modelling is an important component of the transport planner’s toolkit</w:t>
      </w:r>
      <w:r w:rsidR="00F7028D">
        <w:t>, providing insight into transport systems that would otherwise be impossible</w:t>
      </w:r>
      <w:r w:rsidR="0037574D">
        <w:t xml:space="preserve"> (L</w:t>
      </w:r>
      <w:r>
        <w:t>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r w:rsidR="0037574D">
        <w:fldChar w:fldCharType="begin"/>
      </w:r>
      <w:r w:rsidR="0037574D">
        <w:instrText xml:space="preserve"> ADDIN ZOTERO_ITEM CSL_CITATION {"citationID":"1oh6tr7ivr","properties":{"formattedCitation":"(Keim, 2001)","plainCitation":"(Keim, 2001)"},"citationItems":[{"id":3,"uris":["http://zotero.org/users/2727019/items/AUP6QSFP"],"uri":["http://zotero.org/users/2727019/items/AUP6QSFP"],"itemData":{"id":3,"type":"article-journal","title":"Visual Exploration of Large Data Sets","container-title":"Commun. ACM","page":"38–44","volume":"44","issue":"8","source":"ACM Digital Library","DOI":"10.1145/381641.381656","ISSN":"0001-0782","author":[{"family":"Keim","given":"Daniel A."}],"issued":{"date-parts":[["2001",8]]}}}],"schema":"https://github.com/citation-style-language/schema/raw/master/csl-citation.json"} </w:instrText>
      </w:r>
      <w:r w:rsidR="0037574D">
        <w:fldChar w:fldCharType="separate"/>
      </w:r>
      <w:r w:rsidR="0037574D" w:rsidRPr="0037574D">
        <w:t>(Keim, 2001)</w:t>
      </w:r>
      <w:r w:rsidR="0037574D">
        <w:fldChar w:fldCharType="end"/>
      </w:r>
      <w:r w:rsidR="0037574D">
        <w:t xml:space="preserve"> </w:t>
      </w:r>
      <w:r>
        <w:t>and evaluation of alternative investment options in 'model experiments' to help decide on the best course of action, e.g. regarding where new bus routes should go (Wirasinghe and Vandebona 2011). Modelling and the communication of model results can thus be vital for making decisions about new infrastructure. Modelling has become so central to transport planning decision making that there have been calls to reassess the role of modelling in the sector. A recent report, for example, identifies instances of misuse in transport modelling and proposes greater levels of transparency and public engagement in the model development process to tackle this issue (Hollander 2015).</w:t>
      </w:r>
    </w:p>
    <w:p w14:paraId="64123730" w14:textId="5C83B932" w:rsidR="008439A9" w:rsidRDefault="00034CC8">
      <w:pPr>
        <w:jc w:val="both"/>
      </w:pPr>
      <w:r>
        <w:t>A critical but often overlooked component influencing the amount of trust we should have in transport models is validation. There is a strong argument suggesting that all transport models used for policy evaluation should be verified and 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0" w:name="__Fieldmark__80_757989060"/>
      <w:r>
        <w:t>(</w:t>
      </w:r>
      <w:bookmarkStart w:id="1" w:name="__Fieldmark__68_2032961859"/>
      <w:r>
        <w:t>Anderson and Woessner, 1992)</w:t>
      </w:r>
      <w:r>
        <w:fldChar w:fldCharType="end"/>
      </w:r>
      <w:bookmarkEnd w:id="0"/>
      <w:bookmarkEnd w:id="1"/>
      <w:r>
        <w:t>. Yet this is rarely done, especially in relation to models of the future</w:t>
      </w:r>
      <w:r w:rsidR="00F7028D">
        <w:t>. This</w:t>
      </w:r>
      <w:r>
        <w:t xml:space="preserve"> can lead to remarkable failures in the transport decision making process. In one infamous scheme, the Thames </w:t>
      </w:r>
      <w:r>
        <w:lastRenderedPageBreak/>
        <w:t>Gateway Bridge, the lack of validation in the underlying model was responsible for an entire scheme being scrapped (Hollander 2015).</w:t>
      </w:r>
    </w:p>
    <w:p w14:paraId="29DC14E4" w14:textId="2BE71B71" w:rsidR="00F7028D" w:rsidRDefault="00034CC8">
      <w:pPr>
        <w:jc w:val="both"/>
      </w:pPr>
      <w:r>
        <w:t xml:space="preserve">This paper uses the example of modelling </w:t>
      </w:r>
      <w:r w:rsidR="00F7028D">
        <w:t>the rate of 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 It is expected that the demonstration of methods and findings will be useful</w:t>
      </w:r>
      <w:r>
        <w:t xml:space="preserve"> </w:t>
      </w:r>
      <w:r w:rsidR="00F7028D">
        <w:t>in</w:t>
      </w:r>
      <w:r>
        <w:t xml:space="preserve"> future research. </w:t>
      </w:r>
      <w:r w:rsidR="00F7028D">
        <w:t>Although t</w:t>
      </w:r>
      <w:r>
        <w:t>he methods were developed for a specific purpose and mode</w:t>
      </w:r>
      <w:r w:rsidR="00F7028D">
        <w:t xml:space="preserve"> – </w:t>
      </w:r>
      <w:r>
        <w:t>the evaluation of the Propensity to Cycle Tool (PCT)</w:t>
      </w:r>
      <w:r w:rsidR="00F7028D">
        <w:t xml:space="preserve"> – </w:t>
      </w:r>
      <w:r>
        <w:t>they are applicable to any transport or agent-based model that generates estimates of travel flow rates on the route network.</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road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2" w:name="__Fieldmark__90_757989060"/>
      <w:r>
        <w:t>(</w:t>
      </w:r>
      <w:bookmarkStart w:id="3" w:name="__Fieldmark__80_2032961859"/>
      <w:r>
        <w:t>Dill and Carr, 2003; Krizek</w:t>
      </w:r>
      <w:r>
        <w:rPr>
          <w:i/>
        </w:rPr>
        <w:t xml:space="preserve"> et al.</w:t>
      </w:r>
      <w:r>
        <w:t>, 2007; Menghini</w:t>
      </w:r>
      <w:r>
        <w:rPr>
          <w:i/>
        </w:rPr>
        <w:t xml:space="preserve"> et al.</w:t>
      </w:r>
      <w:r>
        <w:t>, 2010; Broach</w:t>
      </w:r>
      <w:r>
        <w:rPr>
          <w:i/>
        </w:rPr>
        <w:t xml:space="preserve"> et al.</w:t>
      </w:r>
      <w:r>
        <w:t>, 2012; Ehrgott</w:t>
      </w:r>
      <w:r>
        <w:rPr>
          <w:i/>
        </w:rPr>
        <w:t xml:space="preserve"> et al.</w:t>
      </w:r>
      <w:r>
        <w:t>, 2012; Larsen</w:t>
      </w:r>
      <w:r>
        <w:rPr>
          <w:i/>
        </w:rPr>
        <w:t xml:space="preserve"> et al.</w:t>
      </w:r>
      <w:r>
        <w:t>, 2013)</w:t>
      </w:r>
      <w:r>
        <w:fldChar w:fldCharType="end"/>
      </w:r>
      <w:bookmarkStart w:id="4" w:name="__Fieldmark__81_2032961859"/>
      <w:bookmarkEnd w:id="2"/>
      <w:bookmarkEnd w:id="3"/>
      <w:bookmarkEnd w:id="4"/>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5" w:name="__Fieldmark__122_757989060"/>
      <w:r>
        <w:t>(</w:t>
      </w:r>
      <w:bookmarkStart w:id="6" w:name="__Fieldmark__110_2032961859"/>
      <w:r>
        <w:t>Larsen</w:t>
      </w:r>
      <w:r>
        <w:rPr>
          <w:i/>
        </w:rPr>
        <w:t xml:space="preserve"> et al.</w:t>
      </w:r>
      <w:r>
        <w:t>, 2013)</w:t>
      </w:r>
      <w:r>
        <w:fldChar w:fldCharType="end"/>
      </w:r>
      <w:bookmarkEnd w:id="5"/>
      <w:bookmarkEnd w:id="6"/>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7" w:name="__Fieldmark__133_757989060"/>
      <w:r>
        <w:t>L</w:t>
      </w:r>
      <w:bookmarkStart w:id="8" w:name="__Fieldmark__119_2032961859"/>
      <w:r>
        <w:t>arsen</w:t>
      </w:r>
      <w:r>
        <w:rPr>
          <w:i/>
        </w:rPr>
        <w:t xml:space="preserve"> et al.</w:t>
      </w:r>
      <w:r>
        <w:t xml:space="preserve"> (2013)</w:t>
      </w:r>
      <w:r>
        <w:fldChar w:fldCharType="end"/>
      </w:r>
      <w:bookmarkEnd w:id="7"/>
      <w:bookmarkEnd w:id="8"/>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9" w:name="__Fieldmark__146_757989060"/>
      <w:r>
        <w:t>(</w:t>
      </w:r>
      <w:bookmarkStart w:id="10" w:name="__Fieldmark__130_2032961859"/>
      <w:r>
        <w:t>Hollingworth</w:t>
      </w:r>
      <w:r>
        <w:rPr>
          <w:i/>
        </w:rPr>
        <w:t xml:space="preserve"> et al.</w:t>
      </w:r>
      <w:r>
        <w:t>, 2015)</w:t>
      </w:r>
      <w:r>
        <w:fldChar w:fldCharType="end"/>
      </w:r>
      <w:bookmarkEnd w:id="9"/>
      <w:bookmarkEnd w:id="10"/>
      <w:r>
        <w:t xml:space="preserve">. This rise in cycling has resulted in a rise in incidents, Keep (2013) discovered that there was 32% increase in people being killed or seriously injured while cycling between 2002 levels and 2012 levels. Figure 1 shows </w:t>
      </w:r>
      <w:r>
        <w:lastRenderedPageBreak/>
        <w:t xml:space="preserve">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1" w:name="__Fieldmark__160_757989060"/>
      <w:r>
        <w:t>(</w:t>
      </w:r>
      <w:bookmarkStart w:id="12" w:name="__Fieldmark__143_2032961859"/>
      <w:r>
        <w:t>Reynolds</w:t>
      </w:r>
      <w:r>
        <w:rPr>
          <w:i/>
        </w:rPr>
        <w:t xml:space="preserve"> et al.</w:t>
      </w:r>
      <w:r>
        <w:t>, 2009; Broach</w:t>
      </w:r>
      <w:r>
        <w:rPr>
          <w:i/>
        </w:rPr>
        <w:t xml:space="preserve"> et al.</w:t>
      </w:r>
      <w:r>
        <w:t>, 2012)</w:t>
      </w:r>
      <w:r>
        <w:fldChar w:fldCharType="end"/>
      </w:r>
      <w:bookmarkStart w:id="13" w:name="__Fieldmark__144_2032961859"/>
      <w:bookmarkEnd w:id="11"/>
      <w:bookmarkEnd w:id="12"/>
      <w:bookmarkEnd w:id="13"/>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14:paraId="69658ED8" w14:textId="0AB788C8" w:rsidR="008439A9" w:rsidRPr="009031AE" w:rsidRDefault="00034CC8">
      <w:pPr>
        <w:jc w:val="both"/>
      </w:pPr>
      <w:r>
        <w:rPr>
          <w:noProof/>
          <w:lang w:eastAsia="en-GB"/>
        </w:rPr>
        <w:drawing>
          <wp:inline distT="0" distB="0" distL="0" distR="0" wp14:anchorId="2787230F" wp14:editId="62E1C7B6">
            <wp:extent cx="5667375" cy="2857500"/>
            <wp:effectExtent l="0" t="0" r="9525"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25F02C" w14:textId="77777777" w:rsidR="008439A9" w:rsidRPr="001C2B4E" w:rsidRDefault="00034CC8">
      <w:pPr>
        <w:jc w:val="both"/>
        <w:rPr>
          <w:i/>
        </w:rPr>
      </w:pPr>
      <w:r w:rsidRPr="001C2B4E">
        <w:rPr>
          <w:i/>
          <w:sz w:val="18"/>
        </w:rPr>
        <w:t xml:space="preserve">Figure </w:t>
      </w:r>
      <w:r w:rsidRPr="001C2B4E">
        <w:rPr>
          <w:i/>
          <w:sz w:val="18"/>
        </w:rPr>
        <w:fldChar w:fldCharType="begin"/>
      </w:r>
      <w:r w:rsidRPr="001C2B4E">
        <w:rPr>
          <w:i/>
        </w:rPr>
        <w:instrText>SEQ Figure \* ARABIC</w:instrText>
      </w:r>
      <w:r w:rsidRPr="001C2B4E">
        <w:rPr>
          <w:i/>
        </w:rPr>
        <w:fldChar w:fldCharType="separate"/>
      </w:r>
      <w:r w:rsidR="00BC7D49" w:rsidRPr="001C2B4E">
        <w:rPr>
          <w:i/>
          <w:noProof/>
        </w:rPr>
        <w:t>1</w:t>
      </w:r>
      <w:r w:rsidRPr="001C2B4E">
        <w:rPr>
          <w:i/>
        </w:rPr>
        <w:fldChar w:fldCharType="end"/>
      </w:r>
      <w:r w:rsidRPr="001C2B4E">
        <w:rPr>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49F85689" w14:textId="77777777" w:rsidR="00B91665" w:rsidRDefault="00B91665" w:rsidP="00D57F4C">
      <w:commentRangeStart w:id="14"/>
      <w:r>
        <w:t>…</w:t>
      </w:r>
      <w:commentRangeEnd w:id="14"/>
      <w:r w:rsidR="00034CC8">
        <w:rPr>
          <w:rStyle w:val="CommentReference"/>
        </w:rPr>
        <w:commentReference w:id="14"/>
      </w:r>
    </w:p>
    <w:p w14:paraId="571C9CC3" w14:textId="71B946FE" w:rsidR="00B91665" w:rsidRDefault="009031AE" w:rsidP="00B03D13">
      <w:pPr>
        <w:jc w:val="both"/>
      </w:pPr>
      <w:r>
        <w:t xml:space="preserve">Methods to validate flow estimates have been evolving overtime either by the technique that is used or the data used to validate the model. </w:t>
      </w:r>
      <w:r w:rsidR="00B03D13">
        <w:t>Possibly the most use method is to use on-street counts of flows</w:t>
      </w:r>
      <w:r w:rsidR="0095360D">
        <w:t xml:space="preserve"> </w:t>
      </w:r>
      <w:r w:rsidR="00B03D13">
        <w:fldChar w:fldCharType="begin"/>
      </w:r>
      <w:r w:rsidR="0095360D">
        <w:instrText xml:space="preserve"> ADDIN ZOTERO_ITEM CSL_CITATION {"citationID":"27nsphkt2v","properties":{"formattedCitation":"(Donnelly et al., 2012; Munuzuri et al., 2012, 2004)","plainCitation":"(Donnelly et al., 2012; Munuzuri et al., 2012, 2004)"},"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id":353,"uris":["http://zotero.org/groups/418217/items/T9G5KSST"],"uri":["http://zotero.org/groups/418217/items/T9G5KSST"],"itemData":{"id":353,"type":"article-journal","title":"Estimation of Daily Vehicle Flows for Urban Freight Deliveries","container-title":"Journal of Urban Planning and Development","page":"43-52","volume":"138","issue":"1","source":"Web of Science","abstract":"Given its contribution to congestion, pollution, and energy consumption and the complex and changing characteristics of delivery routes, the modeling of urban freight transport is a difficult, highly data-demanding and often unreliable task. Extending other previous works that focused only on the morning peak hour, the authors have developed a trip generation model by using the available data to their maximum extent and adding other parameters that can be found through simple surveys. This trip generation model is then included as part of a four-stage process, with the trip distribution solved through entropy maximization and resulting in the estimation of an origin-destination matrix for freight transport in a city. The application to a case study in the city of Seville and the validation with on-street vehicle counts shows reasonably robust results and provides a simple and effective tool to analyze urban freight deliveries from a macroscopic point of view. DOI: 10.1061/(ASCE)UP.1943-5444.0000099. (C) 2012 American Society of Civil Engineers.","DOI":"10.1061/(ASCE)UP.1943-5444.0000099","ISSN":"0733-9488","note":"WOS:000302214600006","journalAbbreviation":"J. Urban Plan. Dev","language":"English","author":[{"family":"Munuzuri","given":"Jesus"},{"family":"Cortes","given":"Pablo"},{"family":"Onieva","given":"Luis"},{"family":"Guadix","given":"Jose"}],"issued":{"date-parts":[["2012",3]]}}},{"id":355,"uris":["http://zotero.org/groups/418217/items/HX5QJXT7"],"uri":["http://zotero.org/groups/418217/items/HX5QJXT7"],"itemData":{"id":355,"type":"book","title":"Estimation of an origin-destination matrix for urban freight transport. application to the city of Seville","publisher":"Elsevier Science Bv","publisher-place":"Amsterdam","source":"Web of Science","event-place":"Amsterdam","abstract":"This work presents the process followed to estimate an origin-destination matrix for freight transport in the city of Seville. The focus lies specially on the data acquisition process, which is normally one of the main obstacles to be faced by this type of analysis. The model used, based on entropy maximisation, and the solution algorithm, including Frank-Wolfe's linear approximations, are equally described. Results are presented graphically and then compared with vehicle flows observed from reality, allowing to extract conclusions for the validation of the model.","ISBN":"978-0-08-044260-0","note":"WOS:000226013300005","language":"English","author":[{"family":"Munuzuri","given":"J."},{"family":"Larraneta","given":"J."},{"family":"Onieva","given":"L."},{"family":"Cortes","given":"P."}],"editor":[{"family":"Taniguchi","given":"E."},{"family":"Thompson","given":"R. G."}],"issued":{"date-parts":[["2004"]]}}}],"schema":"https://github.com/citation-style-language/schema/raw/master/csl-citation.json"} </w:instrText>
      </w:r>
      <w:r w:rsidR="00B03D13">
        <w:fldChar w:fldCharType="separate"/>
      </w:r>
      <w:r w:rsidR="0095360D" w:rsidRPr="0095360D">
        <w:t>(Donnelly et al., 2012; Munuzuri et al., 2012, 2004)</w:t>
      </w:r>
      <w:r w:rsidR="00B03D13">
        <w:fldChar w:fldCharType="end"/>
      </w:r>
      <w:r w:rsidR="0095360D">
        <w:t xml:space="preserve">. However these methods are questionable with </w:t>
      </w:r>
      <w:r w:rsidR="0095360D">
        <w:fldChar w:fldCharType="begin"/>
      </w:r>
      <w:r w:rsidR="0095360D">
        <w:instrText xml:space="preserve"> ADDIN ZOTERO_ITEM CSL_CITATION {"citationID":"2pm5bk7mia","properties":{"formattedCitation":"(Donnelly et al., 2012)","plainCitation":"(Donnelly et al., 2012)"},"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schema":"https://github.com/citation-style-language/schema/raw/master/csl-citation.json"} </w:instrText>
      </w:r>
      <w:r w:rsidR="0095360D">
        <w:fldChar w:fldCharType="separate"/>
      </w:r>
      <w:r w:rsidR="0095360D">
        <w:t xml:space="preserve">as </w:t>
      </w:r>
      <w:r w:rsidR="0095360D" w:rsidRPr="0095360D">
        <w:t>Don</w:t>
      </w:r>
      <w:r w:rsidR="0095360D">
        <w:t>nelly et al. (</w:t>
      </w:r>
      <w:r w:rsidR="0095360D" w:rsidRPr="0095360D">
        <w:t>2012)</w:t>
      </w:r>
      <w:r w:rsidR="0095360D">
        <w:fldChar w:fldCharType="end"/>
      </w:r>
      <w:r w:rsidR="0095360D">
        <w:t xml:space="preserve"> highlights, indicating that the quality and quantity of counts makes the validation dat</w:t>
      </w:r>
      <w:r w:rsidR="00097319">
        <w:t xml:space="preserve">a poor and therefore conclusions on the validity of the model are inconclusive. Methods to improve the data collection of on street counts have been improving with the introduction of auto recognition software </w:t>
      </w:r>
      <w:r w:rsidR="00097319">
        <w:fldChar w:fldCharType="begin"/>
      </w:r>
      <w:r w:rsidR="00097319">
        <w:instrText xml:space="preserve"> ADDIN ZOTERO_ITEM CSL_CITATION {"citationID":"2iosjv2gs1","properties":{"formattedCitation":"(Khan and Raksuntorn, 2001)","plainCitation":"(Khan and Raksuntorn, 2001)"},"citationItems":[{"id":333,"uris":["http://zotero.org/groups/418217/items/I5EDRM43"],"uri":["http://zotero.org/groups/418217/items/I5EDRM43"],"itemData":{"id":333,"type":"article-journal","title":"Accuracy of Numerical Rectification of Video Images to Analyze Bicycle Traffic Scenes","container-title":"Transportation Research Record: Journal of the Transportation Research Board","page":"32-38","volume":"1773","source":"0-trrjournalonline.trb.org.wam.leeds.ac.uk (Atypon)","abstract":"A method is presented to process full motion video of traffic scenes to estimate bicycle location, speed, and acceleration at a given rate of image processing. The technique presented to estimate bicycle location data from video frames is based on transforming screen coordinates of video frames to ground or roadway coordinates and is known as rectification. The numerical technique and the error analysis are presented. This technique will allow researchers to video record traffic scenes and analyze them to estimate various microscopic and macroscopic traffic flow measures. These measures may be used to develop and validate traffic flow models. Very few studies have been conducted to study bicycle flow characteristics. The data collection technique presented here should allow researchers to collect bicycle flow data at very low cost.","DOI":"10.3141/1773-04","ISSN":"0361-1981","journalAbbreviation":"Transportation Research Record: Journal of the Transportation Research Board","author":[{"family":"Khan","given":"Sarosh"},{"family":"Raksuntorn","given":"Winai"}],"issued":{"date-parts":[["2001",1,1]]}}}],"schema":"https://github.com/citation-style-language/schema/raw/master/csl-citation.json"} </w:instrText>
      </w:r>
      <w:r w:rsidR="00097319">
        <w:fldChar w:fldCharType="separate"/>
      </w:r>
      <w:r w:rsidR="00097319" w:rsidRPr="00097319">
        <w:t>(Khan and Raksuntorn, 2001)</w:t>
      </w:r>
      <w:r w:rsidR="00097319">
        <w:fldChar w:fldCharType="end"/>
      </w:r>
      <w:r w:rsidR="00097319">
        <w:t xml:space="preserve">. </w:t>
      </w:r>
      <w:r w:rsidR="004B1D68">
        <w:t xml:space="preserve">Auto recognition software allows for continuous data capture of cyclists, therefore improving the quality and quantity issues associated with manual on-street data capture. Camera </w:t>
      </w:r>
      <w:r w:rsidR="004B1D68">
        <w:lastRenderedPageBreak/>
        <w:t xml:space="preserve">detection technology can also improve the quantity of counts to provide a more holistic overview of the transport network. </w:t>
      </w:r>
      <w:r w:rsidR="0095360D">
        <w:t xml:space="preserve"> </w:t>
      </w:r>
    </w:p>
    <w:p w14:paraId="764E3A03" w14:textId="3EF83D30" w:rsidR="000341DA" w:rsidRDefault="000341DA" w:rsidP="00B03D13">
      <w:pPr>
        <w:jc w:val="both"/>
      </w:pPr>
      <w:r>
        <w:t xml:space="preserve">Using Volunteered Geographic Information (VGI) from GPS devices and smart phones real world data can be used to help validate models </w:t>
      </w:r>
      <w:r>
        <w:fldChar w:fldCharType="begin"/>
      </w:r>
      <w:r>
        <w:instrText xml:space="preserve"> ADDIN ZOTERO_ITEM CSL_CITATION {"citationID":"2jgo02ebb1","properties":{"formattedCitation":"(Strauss et al., 2015)","plainCitation":"(Strauss et al., 2015)"},"citationItems":[{"id":326,"uris":["http://zotero.org/groups/418217/items/7MDZ7XDD"],"uri":["http://zotero.org/groups/418217/items/7MDZ7XDD"],"itemData":{"id":326,"type":"article-journal","title":"Mapping cyclist activity and injury risk in a network combining smartphone GPS data and bicycle counts","container-title":"Accident Analysis and Prevention","page":"132-142","volume":"83","source":"Web of Science","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 (C) 2015 Elsevier Ltd. All rights reserved.","DOI":"10.1016/j.aap.2015.07.014","ISSN":"0001-4575","note":"WOS:000362135400013","journalAbbreviation":"Accid. Anal. Prev.","language":"English","author":[{"family":"Strauss","given":"Jillian"},{"family":"Miranda-Moreno","given":"Luis F."},{"family":"Morency","given":"Patrick"}],"issued":{"date-parts":[["2015",10]]}}}],"schema":"https://github.com/citation-style-language/schema/raw/master/csl-citation.json"} </w:instrText>
      </w:r>
      <w:r>
        <w:fldChar w:fldCharType="separate"/>
      </w:r>
      <w:r w:rsidRPr="000341DA">
        <w:t>(Strauss et al., 2015)</w:t>
      </w:r>
      <w:r>
        <w:fldChar w:fldCharType="end"/>
      </w:r>
      <w:r>
        <w:t xml:space="preserve">. While the use of such systems does not capture 100% of cyclists it can be inferred to be a percentage of all cyclists and therefore </w:t>
      </w:r>
      <w:r w:rsidR="00162DBC">
        <w:t xml:space="preserve">correlate to the model data. </w:t>
      </w:r>
    </w:p>
    <w:p w14:paraId="59B13400" w14:textId="77777777" w:rsidR="004B1D68" w:rsidRPr="00D57F4C" w:rsidRDefault="004B1D68" w:rsidP="00B03D13">
      <w:pPr>
        <w:jc w:val="both"/>
      </w:pPr>
    </w:p>
    <w:p w14:paraId="7FB6BA41" w14:textId="77777777" w:rsidR="008439A9" w:rsidRDefault="00034CC8" w:rsidP="00D57F4C">
      <w:pPr>
        <w:pStyle w:val="Heading1"/>
      </w:pPr>
      <w:r>
        <w:t>Methods</w:t>
      </w:r>
    </w:p>
    <w:p w14:paraId="20145284" w14:textId="77777777" w:rsidR="008439A9" w:rsidRDefault="00034CC8">
      <w:pPr>
        <w:pStyle w:val="Heading3"/>
        <w:jc w:val="both"/>
      </w:pPr>
      <w:r>
        <w:t>Screenline</w:t>
      </w:r>
    </w:p>
    <w:p w14:paraId="06306CF9" w14:textId="77777777" w:rsidR="0086632D" w:rsidRDefault="0086632D">
      <w:pPr>
        <w:jc w:val="both"/>
      </w:pPr>
      <w:r>
        <w:rPr>
          <w:noProof/>
          <w:lang w:eastAsia="en-GB"/>
        </w:rPr>
        <w:drawing>
          <wp:anchor distT="0" distB="0" distL="114300" distR="114300" simplePos="0" relativeHeight="251656192" behindDoc="1" locked="0" layoutInCell="1" allowOverlap="1" wp14:anchorId="5E9C8664" wp14:editId="33AB14D9">
            <wp:simplePos x="0" y="0"/>
            <wp:positionH relativeFrom="margin">
              <wp:align>right</wp:align>
            </wp:positionH>
            <wp:positionV relativeFrom="paragraph">
              <wp:posOffset>2021205</wp:posOffset>
            </wp:positionV>
            <wp:extent cx="5731510" cy="4053205"/>
            <wp:effectExtent l="19050" t="19050" r="21590" b="23495"/>
            <wp:wrapTight wrapText="bothSides">
              <wp:wrapPolygon edited="0">
                <wp:start x="-72" y="-102"/>
                <wp:lineTo x="-72" y="21624"/>
                <wp:lineTo x="21610" y="21624"/>
                <wp:lineTo x="21610" y="-102"/>
                <wp:lineTo x="-72" y="-10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lin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34CC8">
        <w:t xml:space="preserve">Measuring daily flows of traffic is usually carried out using the screenline method </w:t>
      </w:r>
      <w:r w:rsidR="00034CC8">
        <w:fldChar w:fldCharType="begin"/>
      </w:r>
      <w:r w:rsidR="00034CC8">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rsidR="00034CC8">
        <w:fldChar w:fldCharType="separate"/>
      </w:r>
      <w:bookmarkStart w:id="15" w:name="__Fieldmark__190_757989060"/>
      <w:r w:rsidR="00034CC8">
        <w:t>(</w:t>
      </w:r>
      <w:bookmarkStart w:id="16" w:name="__Fieldmark__170_2032961859"/>
      <w:r w:rsidR="00034CC8">
        <w:t>Nicolaisen and Driscoll, 2014)</w:t>
      </w:r>
      <w:r w:rsidR="00034CC8">
        <w:fldChar w:fldCharType="end"/>
      </w:r>
      <w:bookmarkEnd w:id="15"/>
      <w:bookmarkEnd w:id="16"/>
      <w:r w:rsidR="00034CC8">
        <w:t>.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w:t>
      </w:r>
    </w:p>
    <w:p w14:paraId="46AE5204" w14:textId="0AD13F1D" w:rsidR="008439A9" w:rsidRPr="001C2B4E" w:rsidRDefault="00034CC8">
      <w:pPr>
        <w:jc w:val="both"/>
        <w:rPr>
          <w:sz w:val="20"/>
        </w:rPr>
      </w:pPr>
      <w:r w:rsidRPr="001C2B4E">
        <w:rPr>
          <w:sz w:val="20"/>
        </w:rPr>
        <w:t xml:space="preserve"> </w:t>
      </w:r>
      <w:r w:rsidR="0086632D" w:rsidRPr="001C2B4E">
        <w:rPr>
          <w:i/>
          <w:sz w:val="20"/>
        </w:rPr>
        <w:t xml:space="preserve">Figure </w:t>
      </w:r>
      <w:r w:rsidR="0086632D" w:rsidRPr="001C2B4E">
        <w:rPr>
          <w:i/>
          <w:sz w:val="20"/>
        </w:rPr>
        <w:fldChar w:fldCharType="begin"/>
      </w:r>
      <w:r w:rsidR="0086632D" w:rsidRPr="001C2B4E">
        <w:rPr>
          <w:i/>
          <w:sz w:val="20"/>
        </w:rPr>
        <w:instrText xml:space="preserve"> SEQ Figure \* ARABIC </w:instrText>
      </w:r>
      <w:r w:rsidR="0086632D" w:rsidRPr="001C2B4E">
        <w:rPr>
          <w:i/>
          <w:sz w:val="20"/>
        </w:rPr>
        <w:fldChar w:fldCharType="separate"/>
      </w:r>
      <w:r w:rsidR="00BC7D49" w:rsidRPr="001C2B4E">
        <w:rPr>
          <w:i/>
          <w:noProof/>
          <w:sz w:val="20"/>
        </w:rPr>
        <w:t>2</w:t>
      </w:r>
      <w:r w:rsidR="0086632D" w:rsidRPr="001C2B4E">
        <w:rPr>
          <w:i/>
          <w:sz w:val="20"/>
        </w:rPr>
        <w:fldChar w:fldCharType="end"/>
      </w:r>
      <w:r w:rsidR="0086632D" w:rsidRPr="001C2B4E">
        <w:rPr>
          <w:i/>
          <w:sz w:val="20"/>
        </w:rPr>
        <w:t xml:space="preserve"> the location of each screenline used to validate the PCT</w:t>
      </w:r>
    </w:p>
    <w:p w14:paraId="288D48E8" w14:textId="3B79552F" w:rsidR="008439A9" w:rsidRDefault="00034CC8">
      <w:pPr>
        <w:jc w:val="both"/>
      </w:pPr>
      <w:r>
        <w:lastRenderedPageBreak/>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w:t>
      </w:r>
      <w:r w:rsidR="0086632D">
        <w:t>2</w:t>
      </w:r>
      <w:r>
        <w:t xml:space="preserve"> shows the distribution of the survey points. </w:t>
      </w:r>
    </w:p>
    <w:p w14:paraId="699128D0" w14:textId="77777777" w:rsidR="008439A9" w:rsidRDefault="00034CC8">
      <w:pPr>
        <w:pStyle w:val="Heading3"/>
      </w:pPr>
      <w:r>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431ACD10" w:rsidR="008439A9" w:rsidRDefault="00034CC8">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9">
        <w:r>
          <w:rPr>
            <w:rStyle w:val="InternetLink"/>
          </w:rPr>
          <w:t>http://leedsdatamill.org/dataset/leeds-annual-cycle-growth-</w:t>
        </w:r>
      </w:hyperlink>
      <w:r>
        <w:t xml:space="preserve">. </w:t>
      </w:r>
    </w:p>
    <w:p w14:paraId="73D3F42B" w14:textId="77777777" w:rsidR="0086632D" w:rsidRDefault="0086632D" w:rsidP="0086632D">
      <w:pPr>
        <w:keepNext/>
        <w:jc w:val="both"/>
      </w:pPr>
      <w:r>
        <w:rPr>
          <w:noProof/>
          <w:lang w:eastAsia="en-GB"/>
        </w:rPr>
        <w:drawing>
          <wp:inline distT="0" distB="0" distL="0" distR="0" wp14:anchorId="1C44A436" wp14:editId="454B9C14">
            <wp:extent cx="5731510" cy="40532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inline>
        </w:drawing>
      </w:r>
    </w:p>
    <w:p w14:paraId="2B0549F0" w14:textId="0D3994F2" w:rsidR="008439A9" w:rsidRPr="001C2B4E" w:rsidRDefault="0086632D" w:rsidP="0086632D">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3</w:t>
      </w:r>
      <w:r w:rsidRPr="001C2B4E">
        <w:rPr>
          <w:b w:val="0"/>
          <w:i/>
          <w:sz w:val="20"/>
        </w:rPr>
        <w:fldChar w:fldCharType="end"/>
      </w:r>
      <w:r w:rsidRPr="001C2B4E">
        <w:rPr>
          <w:b w:val="0"/>
          <w:i/>
          <w:sz w:val="20"/>
        </w:rPr>
        <w:t xml:space="preserve"> the location of each camera used to validate the PCT</w:t>
      </w:r>
    </w:p>
    <w:p w14:paraId="04F257FB" w14:textId="77777777" w:rsidR="008439A9" w:rsidRDefault="008439A9">
      <w:pPr>
        <w:pStyle w:val="EndNoteBibliography"/>
        <w:ind w:left="720" w:hanging="720"/>
        <w:jc w:val="both"/>
      </w:pPr>
    </w:p>
    <w:p w14:paraId="52638B87" w14:textId="77777777" w:rsidR="0086632D" w:rsidRDefault="0086632D">
      <w:pPr>
        <w:pStyle w:val="EndNoteBibliography"/>
        <w:ind w:left="720" w:hanging="720"/>
        <w:jc w:val="both"/>
      </w:pPr>
    </w:p>
    <w:p w14:paraId="4FEC9C80" w14:textId="77777777" w:rsidR="0086632D" w:rsidRDefault="0086632D">
      <w:pPr>
        <w:pStyle w:val="EndNoteBibliography"/>
        <w:ind w:left="720" w:hanging="720"/>
        <w:jc w:val="both"/>
      </w:pPr>
    </w:p>
    <w:p w14:paraId="26FD0487" w14:textId="2FE2B655" w:rsidR="008439A9" w:rsidRDefault="00034CC8" w:rsidP="0086632D">
      <w:pPr>
        <w:pStyle w:val="Heading1"/>
      </w:pPr>
      <w:r>
        <w:lastRenderedPageBreak/>
        <w:t>Results</w:t>
      </w:r>
    </w:p>
    <w:p w14:paraId="53A38702" w14:textId="49CAC574" w:rsidR="008439A9" w:rsidRDefault="0086632D" w:rsidP="00D57F4C">
      <w:pPr>
        <w:pStyle w:val="Heading2"/>
      </w:pPr>
      <w:r>
        <w:t>Screenline</w:t>
      </w:r>
    </w:p>
    <w:p w14:paraId="45C2F9AA" w14:textId="4838A38D" w:rsidR="00002ADF" w:rsidRPr="00002ADF" w:rsidRDefault="00002ADF" w:rsidP="00E05EE1">
      <w:pPr>
        <w:jc w:val="both"/>
      </w:pPr>
      <w:r>
        <w:t xml:space="preserve">Figures 4 and 5 display the data for the screenline counts and the PCT model prediction. Figure 4 shows that the average daily number of cyclists for the screenline data is much higher </w:t>
      </w:r>
      <w:r w:rsidR="00E05EE1">
        <w:t>than</w:t>
      </w:r>
      <w:r>
        <w:t xml:space="preserve"> the PCT model. However the PCT model </w:t>
      </w:r>
      <w:r w:rsidR="00E05EE1">
        <w:t xml:space="preserve">only accounts for commute cyclists, therefore this trend is too be expected. </w:t>
      </w:r>
    </w:p>
    <w:p w14:paraId="6EA8333F" w14:textId="663E2822" w:rsidR="00002ADF" w:rsidRPr="00002ADF" w:rsidRDefault="00E05EE1" w:rsidP="00002ADF">
      <w:r>
        <w:rPr>
          <w:noProof/>
          <w:lang w:eastAsia="en-GB"/>
        </w:rPr>
        <mc:AlternateContent>
          <mc:Choice Requires="wpg">
            <w:drawing>
              <wp:anchor distT="0" distB="0" distL="114300" distR="114300" simplePos="0" relativeHeight="251661312" behindDoc="0" locked="0" layoutInCell="1" allowOverlap="1" wp14:anchorId="5D0F6780" wp14:editId="7EF1CAF4">
                <wp:simplePos x="0" y="0"/>
                <wp:positionH relativeFrom="column">
                  <wp:posOffset>-38404</wp:posOffset>
                </wp:positionH>
                <wp:positionV relativeFrom="paragraph">
                  <wp:posOffset>285115</wp:posOffset>
                </wp:positionV>
                <wp:extent cx="5762925" cy="3127375"/>
                <wp:effectExtent l="0" t="0" r="9525" b="0"/>
                <wp:wrapTight wrapText="bothSides">
                  <wp:wrapPolygon edited="0">
                    <wp:start x="71" y="0"/>
                    <wp:lineTo x="0" y="395"/>
                    <wp:lineTo x="0" y="18815"/>
                    <wp:lineTo x="10782" y="18947"/>
                    <wp:lineTo x="643" y="19999"/>
                    <wp:lineTo x="0" y="19999"/>
                    <wp:lineTo x="0" y="21446"/>
                    <wp:lineTo x="21564" y="21446"/>
                    <wp:lineTo x="21564" y="19999"/>
                    <wp:lineTo x="10782" y="18947"/>
                    <wp:lineTo x="20208" y="18947"/>
                    <wp:lineTo x="21564" y="18683"/>
                    <wp:lineTo x="21493" y="395"/>
                    <wp:lineTo x="21279" y="0"/>
                    <wp:lineTo x="71" y="0"/>
                  </wp:wrapPolygon>
                </wp:wrapTight>
                <wp:docPr id="13" name="Group 13"/>
                <wp:cNvGraphicFramePr/>
                <a:graphic xmlns:a="http://schemas.openxmlformats.org/drawingml/2006/main">
                  <a:graphicData uri="http://schemas.microsoft.com/office/word/2010/wordprocessingGroup">
                    <wpg:wgp>
                      <wpg:cNvGrpSpPr/>
                      <wpg:grpSpPr>
                        <a:xfrm>
                          <a:off x="0" y="0"/>
                          <a:ext cx="5762925" cy="3127375"/>
                          <a:chOff x="-38404" y="-85725"/>
                          <a:chExt cx="5762925" cy="3127375"/>
                        </a:xfrm>
                      </wpg:grpSpPr>
                      <wpg:graphicFrame>
                        <wpg:cNvPr id="6" name="Object2"/>
                        <wpg:cNvFrPr/>
                        <wpg:xfrm>
                          <a:off x="-38404" y="-85725"/>
                          <a:ext cx="5724525" cy="2724150"/>
                        </wpg:xfrm>
                        <a:graphic>
                          <a:graphicData uri="http://schemas.openxmlformats.org/drawingml/2006/chart">
                            <c:chart xmlns:c="http://schemas.openxmlformats.org/drawingml/2006/chart" xmlns:r="http://schemas.openxmlformats.org/officeDocument/2006/relationships" r:id="rId11"/>
                          </a:graphicData>
                        </a:graphic>
                      </wpg:graphicFrame>
                      <wps:wsp>
                        <wps:cNvPr id="11" name="Text Box 11"/>
                        <wps:cNvSpPr txBox="1"/>
                        <wps:spPr>
                          <a:xfrm>
                            <a:off x="-4" y="2819400"/>
                            <a:ext cx="5724525" cy="222250"/>
                          </a:xfrm>
                          <a:prstGeom prst="rect">
                            <a:avLst/>
                          </a:prstGeom>
                          <a:solidFill>
                            <a:prstClr val="white"/>
                          </a:solidFill>
                          <a:ln>
                            <a:noFill/>
                          </a:ln>
                          <a:effectLst/>
                        </wps:spPr>
                        <wps:txbx>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0F6780" id="Group 13" o:spid="_x0000_s1026" style="position:absolute;margin-left:-3pt;margin-top:22.45pt;width:453.75pt;height:246.25pt;z-index:251661312;mso-width-relative:margin;mso-height-relative:margin" coordorigin="-384,-857" coordsize="57629,312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2" o:spid="_x0000_s1027" type="#_x0000_t75" style="position:absolute;left:-445;top:-918;width:57363;height:273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">
                  <v:imagedata r:id="rId12" o:title=""/>
                  <o:lock v:ext="edit" aspectratio="f"/>
                </v:shape>
                <v:shapetype id="_x0000_t202" coordsize="21600,21600" o:spt="202" path="m,l,21600r21600,l21600,xe">
                  <v:stroke joinstyle="miter"/>
                  <v:path gradientshapeok="t" o:connecttype="rect"/>
                </v:shapetype>
                <v:shape id="Text Box 11" o:spid="_x0000_s1028" type="#_x0000_t202" style="position:absolute;top:28194;width:57245;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v:textbox>
                </v:shape>
                <w10:wrap type="tight"/>
              </v:group>
              <o:OLEObject Type="Embed" ProgID="Excel.Chart.8" ShapeID="Object2" DrawAspect="Content" ObjectID="_1510660038" r:id="rId13">
                <o:FieldCodes>\s</o:FieldCodes>
              </o:OLEObject>
            </w:pict>
          </mc:Fallback>
        </mc:AlternateContent>
      </w:r>
      <w:r w:rsidR="00002ADF">
        <w:rPr>
          <w:noProof/>
          <w:lang w:eastAsia="en-GB"/>
        </w:rPr>
        <mc:AlternateContent>
          <mc:Choice Requires="wpg">
            <w:drawing>
              <wp:anchor distT="0" distB="0" distL="114300" distR="114300" simplePos="0" relativeHeight="251664384" behindDoc="0" locked="0" layoutInCell="1" allowOverlap="1" wp14:anchorId="111F1E85" wp14:editId="676FDB8A">
                <wp:simplePos x="0" y="0"/>
                <wp:positionH relativeFrom="column">
                  <wp:posOffset>-47297</wp:posOffset>
                </wp:positionH>
                <wp:positionV relativeFrom="paragraph">
                  <wp:posOffset>3740719</wp:posOffset>
                </wp:positionV>
                <wp:extent cx="5781342" cy="3206751"/>
                <wp:effectExtent l="0" t="0" r="0" b="0"/>
                <wp:wrapTight wrapText="bothSides">
                  <wp:wrapPolygon edited="0">
                    <wp:start x="71" y="0"/>
                    <wp:lineTo x="0" y="385"/>
                    <wp:lineTo x="0" y="21429"/>
                    <wp:lineTo x="21496" y="21429"/>
                    <wp:lineTo x="21496" y="14371"/>
                    <wp:lineTo x="21424" y="385"/>
                    <wp:lineTo x="21282" y="0"/>
                    <wp:lineTo x="71" y="0"/>
                  </wp:wrapPolygon>
                </wp:wrapTight>
                <wp:docPr id="14" name="Group 14"/>
                <wp:cNvGraphicFramePr/>
                <a:graphic xmlns:a="http://schemas.openxmlformats.org/drawingml/2006/main">
                  <a:graphicData uri="http://schemas.microsoft.com/office/word/2010/wordprocessingGroup">
                    <wpg:wgp>
                      <wpg:cNvGrpSpPr/>
                      <wpg:grpSpPr>
                        <a:xfrm>
                          <a:off x="0" y="0"/>
                          <a:ext cx="5781342" cy="3206751"/>
                          <a:chOff x="457200" y="-76200"/>
                          <a:chExt cx="5781342" cy="3206751"/>
                        </a:xfrm>
                      </wpg:grpSpPr>
                      <wpg:graphicFrame>
                        <wpg:cNvPr id="7" name="Object3"/>
                        <wpg:cNvFrPr/>
                        <wpg:xfrm>
                          <a:off x="457200" y="-76200"/>
                          <a:ext cx="5734050" cy="2857500"/>
                        </wpg:xfrm>
                        <a:graphic>
                          <a:graphicData uri="http://schemas.openxmlformats.org/drawingml/2006/chart">
                            <c:chart xmlns:c="http://schemas.openxmlformats.org/drawingml/2006/chart" xmlns:r="http://schemas.openxmlformats.org/officeDocument/2006/relationships" r:id="rId14"/>
                          </a:graphicData>
                        </a:graphic>
                      </wpg:graphicFrame>
                      <wps:wsp>
                        <wps:cNvPr id="12" name="Text Box 12"/>
                        <wps:cNvSpPr txBox="1"/>
                        <wps:spPr>
                          <a:xfrm>
                            <a:off x="504492" y="2908301"/>
                            <a:ext cx="5734050" cy="222250"/>
                          </a:xfrm>
                          <a:prstGeom prst="rect">
                            <a:avLst/>
                          </a:prstGeom>
                          <a:solidFill>
                            <a:prstClr val="white"/>
                          </a:solidFill>
                          <a:ln>
                            <a:noFill/>
                          </a:ln>
                          <a:effectLst/>
                        </wps:spPr>
                        <wps:txbx>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1F1E85" id="Group 14" o:spid="_x0000_s1029" style="position:absolute;margin-left:-3.7pt;margin-top:294.55pt;width:455.2pt;height:252.5pt;z-index:251664384;mso-width-relative:margin;mso-height-relative:margin" coordorigin="4572,-762" coordsize="57813,3206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">
                <v:shape id="Object3" o:spid="_x0000_s1030" type="#_x0000_t75" style="position:absolute;left:4511;top:-822;width:57485;height:287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">
                  <v:imagedata r:id="rId15" o:title=""/>
                  <o:lock v:ext="edit" aspectratio="f"/>
                </v:shape>
                <v:shape id="Text Box 12" o:spid="_x0000_s1031" type="#_x0000_t202" style="position:absolute;left:5044;top:29083;width:57341;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v:textbox>
                </v:shape>
                <w10:wrap type="tight"/>
              </v:group>
              <o:OLEObject Type="Embed" ProgID="Excel.Chart.8" ShapeID="Object3" DrawAspect="Content" ObjectID="_1510660039" r:id="rId16">
                <o:FieldCodes>\s</o:FieldCodes>
              </o:OLEObject>
            </w:pict>
          </mc:Fallback>
        </mc:AlternateContent>
      </w:r>
    </w:p>
    <w:p w14:paraId="6DDFA96C" w14:textId="12CBF096" w:rsidR="008439A9" w:rsidRDefault="008439A9" w:rsidP="00E05EE1">
      <w:pPr>
        <w:pStyle w:val="EndNoteBibliography"/>
        <w:jc w:val="both"/>
      </w:pPr>
    </w:p>
    <w:p w14:paraId="1335F3C0" w14:textId="77777777" w:rsidR="00E05EE1" w:rsidRDefault="00E05EE1" w:rsidP="00E05EE1">
      <w:pPr>
        <w:pStyle w:val="Heading3"/>
      </w:pPr>
      <w:r>
        <w:t>Auto-recognition camera data</w:t>
      </w:r>
      <w:r>
        <w:tab/>
      </w:r>
    </w:p>
    <w:p w14:paraId="5846EFD9" w14:textId="1661646A" w:rsidR="00BC7D49" w:rsidRDefault="00BC7D49" w:rsidP="00BC7D49">
      <w:pPr>
        <w:pStyle w:val="EndNoteBibliography"/>
        <w:jc w:val="both"/>
      </w:pPr>
      <w:r>
        <w:t xml:space="preserve">Fig. </w:t>
      </w:r>
      <w:r>
        <w:t>6</w:t>
      </w:r>
      <w:r>
        <w:t xml:space="preserve"> illustrates that it is important to take trends in cycling at the local level into account. Note that CCTV footage from point 90810 indicates rapid year-on-year, whereas there are steady and even declining trends for the other locations. Ideally the results should be fitted for the same year of data collection for which the model is calibrated.</w:t>
      </w:r>
    </w:p>
    <w:p w14:paraId="7FBAFF5A" w14:textId="43E32764" w:rsidR="001C2B4E" w:rsidRDefault="001C2B4E" w:rsidP="00BC7D49">
      <w:pPr>
        <w:pStyle w:val="EndNoteBibliography"/>
        <w:jc w:val="both"/>
      </w:pPr>
      <w:r>
        <w:t xml:space="preserve">Figure 7 </w:t>
      </w:r>
    </w:p>
    <w:p w14:paraId="7688178D" w14:textId="77777777" w:rsidR="00BC7D49" w:rsidRDefault="00BC7D49" w:rsidP="00BC7D49">
      <w:pPr>
        <w:keepNext/>
      </w:pPr>
      <w:r>
        <w:rPr>
          <w:noProof/>
          <w:lang w:eastAsia="en-GB"/>
        </w:rPr>
        <w:drawing>
          <wp:inline distT="0" distB="0" distL="0" distR="0" wp14:anchorId="17D9D943" wp14:editId="6377548A">
            <wp:extent cx="5731510" cy="2686050"/>
            <wp:effectExtent l="0" t="0" r="254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B72D0D3" w14:textId="79BF2B67" w:rsidR="00BC7D49" w:rsidRPr="001C2B4E" w:rsidRDefault="00BC7D49" w:rsidP="001C2B4E">
      <w:pPr>
        <w:pStyle w:val="Caption"/>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6</w:t>
      </w:r>
      <w:r w:rsidRPr="001C2B4E">
        <w:rPr>
          <w:b w:val="0"/>
          <w:i/>
          <w:sz w:val="20"/>
        </w:rPr>
        <w:fldChar w:fldCharType="end"/>
      </w:r>
      <w:r w:rsidR="001C2B4E" w:rsidRPr="001C2B4E">
        <w:rPr>
          <w:b w:val="0"/>
          <w:i/>
          <w:sz w:val="20"/>
        </w:rPr>
        <w:t xml:space="preserve"> </w:t>
      </w:r>
      <w:r w:rsidR="001C2B4E" w:rsidRPr="001C2B4E">
        <w:rPr>
          <w:b w:val="0"/>
          <w:i/>
          <w:sz w:val="20"/>
        </w:rPr>
        <w:t xml:space="preserve">the </w:t>
      </w:r>
      <w:r w:rsidR="001C2B4E" w:rsidRPr="001C2B4E">
        <w:rPr>
          <w:b w:val="0"/>
          <w:i/>
          <w:sz w:val="20"/>
        </w:rPr>
        <w:t>camera count daily average for each year and the model output</w:t>
      </w:r>
      <w:r w:rsidR="001C2B4E">
        <w:rPr>
          <w:noProof/>
          <w:lang w:eastAsia="en-GB"/>
        </w:rPr>
        <w:drawing>
          <wp:anchor distT="0" distB="0" distL="114300" distR="114300" simplePos="0" relativeHeight="251665408" behindDoc="1" locked="0" layoutInCell="1" allowOverlap="1" wp14:anchorId="42058B08" wp14:editId="53E309DE">
            <wp:simplePos x="0" y="0"/>
            <wp:positionH relativeFrom="margin">
              <wp:align>right</wp:align>
            </wp:positionH>
            <wp:positionV relativeFrom="paragraph">
              <wp:posOffset>343535</wp:posOffset>
            </wp:positionV>
            <wp:extent cx="5731510" cy="3360420"/>
            <wp:effectExtent l="0" t="0" r="2540" b="11430"/>
            <wp:wrapTight wrapText="bothSides">
              <wp:wrapPolygon edited="0">
                <wp:start x="72" y="0"/>
                <wp:lineTo x="0" y="367"/>
                <wp:lineTo x="0" y="21184"/>
                <wp:lineTo x="72" y="21551"/>
                <wp:lineTo x="21466" y="21551"/>
                <wp:lineTo x="21538" y="21306"/>
                <wp:lineTo x="21538" y="367"/>
                <wp:lineTo x="21466" y="0"/>
                <wp:lineTo x="72" y="0"/>
              </wp:wrapPolygon>
            </wp:wrapTight>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49B5049B" w14:textId="77777777" w:rsidR="001C2B4E" w:rsidRDefault="00BC7D49" w:rsidP="001C2B4E">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7</w:t>
      </w:r>
      <w:r w:rsidRPr="001C2B4E">
        <w:rPr>
          <w:b w:val="0"/>
          <w:i/>
          <w:sz w:val="20"/>
        </w:rPr>
        <w:fldChar w:fldCharType="end"/>
      </w:r>
      <w:r w:rsidR="001C2B4E" w:rsidRPr="001C2B4E">
        <w:rPr>
          <w:b w:val="0"/>
          <w:i/>
          <w:sz w:val="20"/>
        </w:rPr>
        <w:t xml:space="preserve"> </w:t>
      </w:r>
      <w:r w:rsidR="001C2B4E" w:rsidRPr="001C2B4E">
        <w:rPr>
          <w:b w:val="0"/>
          <w:i/>
          <w:sz w:val="20"/>
        </w:rPr>
        <w:t>the</w:t>
      </w:r>
      <w:r w:rsidR="001C2B4E" w:rsidRPr="001C2B4E">
        <w:rPr>
          <w:b w:val="0"/>
          <w:i/>
          <w:sz w:val="20"/>
        </w:rPr>
        <w:t xml:space="preserve"> relationship between</w:t>
      </w:r>
      <w:r w:rsidR="001C2B4E" w:rsidRPr="001C2B4E">
        <w:rPr>
          <w:b w:val="0"/>
          <w:i/>
          <w:sz w:val="20"/>
        </w:rPr>
        <w:t xml:space="preserve"> camera count daily average for each year and the model output</w:t>
      </w:r>
    </w:p>
    <w:p w14:paraId="518D47BA" w14:textId="77777777" w:rsidR="001C2B4E" w:rsidRDefault="001C2B4E" w:rsidP="001C2B4E">
      <w:pPr>
        <w:pStyle w:val="Caption"/>
        <w:jc w:val="both"/>
        <w:rPr>
          <w:b w:val="0"/>
          <w:i/>
          <w:sz w:val="20"/>
        </w:rPr>
      </w:pPr>
    </w:p>
    <w:p w14:paraId="503B2436" w14:textId="407E8A52" w:rsidR="008439A9" w:rsidRPr="001C2B4E" w:rsidRDefault="00B91665" w:rsidP="001C2B4E">
      <w:pPr>
        <w:pStyle w:val="Caption"/>
        <w:jc w:val="both"/>
        <w:rPr>
          <w:b w:val="0"/>
          <w:i/>
        </w:rPr>
      </w:pPr>
      <w:r w:rsidRPr="001C2B4E">
        <w:rPr>
          <w:sz w:val="32"/>
        </w:rPr>
        <w:lastRenderedPageBreak/>
        <w:t>Discussion and conclusions</w:t>
      </w:r>
    </w:p>
    <w:p w14:paraId="07E90071" w14:textId="77777777" w:rsidR="008439A9" w:rsidRDefault="008439A9">
      <w:pPr>
        <w:pStyle w:val="EndNoteBibliography"/>
        <w:ind w:left="720" w:hanging="720"/>
        <w:jc w:val="both"/>
      </w:pPr>
    </w:p>
    <w:p w14:paraId="10C293D8" w14:textId="5A1BA94B" w:rsidR="008439A9" w:rsidRDefault="001C2B4E" w:rsidP="001C2B4E">
      <w:pPr>
        <w:pStyle w:val="EndNoteBibliography"/>
        <w:numPr>
          <w:ilvl w:val="0"/>
          <w:numId w:val="2"/>
        </w:numPr>
        <w:jc w:val="both"/>
      </w:pPr>
      <w:r>
        <w:t xml:space="preserve">Main findings of the validation </w:t>
      </w:r>
    </w:p>
    <w:p w14:paraId="3BE4F870" w14:textId="48C58904" w:rsidR="001C2B4E" w:rsidRDefault="001C2B4E" w:rsidP="001C2B4E">
      <w:pPr>
        <w:pStyle w:val="EndNoteBibliography"/>
        <w:numPr>
          <w:ilvl w:val="0"/>
          <w:numId w:val="2"/>
        </w:numPr>
        <w:jc w:val="both"/>
      </w:pPr>
      <w:r>
        <w:t xml:space="preserve">Findings from each validation technique </w:t>
      </w:r>
    </w:p>
    <w:p w14:paraId="723A7C75" w14:textId="45D19E89" w:rsidR="001C2B4E" w:rsidRDefault="001C2B4E" w:rsidP="001C2B4E">
      <w:pPr>
        <w:pStyle w:val="EndNoteBibliography"/>
        <w:numPr>
          <w:ilvl w:val="1"/>
          <w:numId w:val="2"/>
        </w:numPr>
        <w:jc w:val="both"/>
      </w:pPr>
      <w:r>
        <w:t xml:space="preserve">Include strength of technique and weakness </w:t>
      </w:r>
    </w:p>
    <w:p w14:paraId="1D694C14" w14:textId="40AE9392" w:rsidR="008439A9" w:rsidRDefault="001C2B4E" w:rsidP="001C2B4E">
      <w:pPr>
        <w:pStyle w:val="EndNoteBibliography"/>
        <w:numPr>
          <w:ilvl w:val="0"/>
          <w:numId w:val="2"/>
        </w:numPr>
        <w:jc w:val="both"/>
      </w:pPr>
      <w:r>
        <w:t xml:space="preserve">Introduce potential data sources such as strava and discuss the pros and cons of such data </w:t>
      </w:r>
      <w:bookmarkStart w:id="17" w:name="_GoBack"/>
      <w:bookmarkEnd w:id="17"/>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2FF1C4C" w14:textId="77777777" w:rsidR="008439A9" w:rsidRDefault="00034CC8">
      <w:pPr>
        <w:pStyle w:val="EndNoteBibliography"/>
        <w:ind w:left="720" w:hanging="720"/>
      </w:pPr>
      <w:r>
        <w:fldChar w:fldCharType="begin"/>
      </w:r>
      <w:r>
        <w:instrText>ADDIN EN.REFLIST</w:instrText>
      </w:r>
      <w:r>
        <w:fldChar w:fldCharType="separate"/>
      </w:r>
      <w:bookmarkStart w:id="18" w:name="__Fieldmark__242_757989060"/>
      <w:r>
        <w:t>A</w:t>
      </w:r>
      <w:bookmarkStart w:id="19" w:name="__Fieldmark__221_2032961859"/>
      <w:r>
        <w:t xml:space="preserve">nderson, M. P. &amp; Woessner, W. W. 1992. The role of the postaudit in model validaiton. </w:t>
      </w:r>
      <w:r>
        <w:rPr>
          <w:i/>
        </w:rPr>
        <w:t>Advances in Water Resources,</w:t>
      </w:r>
      <w:r>
        <w:t xml:space="preserve"> 15</w:t>
      </w:r>
      <w:r>
        <w:rPr>
          <w:b/>
        </w:rPr>
        <w:t>,</w:t>
      </w:r>
      <w:r>
        <w:t xml:space="preserve"> 16-173.</w:t>
      </w:r>
      <w:bookmarkEnd w:id="18"/>
      <w:bookmarkEnd w:id="19"/>
      <w:r>
        <w:fldChar w:fldCharType="end"/>
      </w:r>
    </w:p>
    <w:p w14:paraId="7FED64F3" w14:textId="77777777" w:rsidR="008439A9" w:rsidRDefault="00034CC8">
      <w:pPr>
        <w:pStyle w:val="EndNoteBibliography"/>
        <w:ind w:left="720" w:hanging="720"/>
      </w:pPr>
      <w:r>
        <w:t xml:space="preserve">Broach, J., Dill, J. &amp; Gliebe, J. 2012. Where do cyclists ride? A route choice model developed with revealed preference GPS data. </w:t>
      </w:r>
      <w:r>
        <w:rPr>
          <w:i/>
        </w:rPr>
        <w:t>Transportation Research Part A: Policy and Practice,</w:t>
      </w:r>
      <w:r>
        <w:t xml:space="preserve"> 46</w:t>
      </w:r>
      <w:r>
        <w:rPr>
          <w:b/>
        </w:rPr>
        <w:t>,</w:t>
      </w:r>
      <w:r>
        <w:t xml:space="preserve"> 1730-1740.</w:t>
      </w:r>
    </w:p>
    <w:p w14:paraId="5146BA35" w14:textId="77777777" w:rsidR="008439A9" w:rsidRDefault="00034CC8">
      <w:pPr>
        <w:pStyle w:val="EndNoteBibliography"/>
        <w:ind w:left="720" w:hanging="720"/>
      </w:pPr>
      <w:r>
        <w:t xml:space="preserve">Dill, J. &amp; Carr, T. 2003. Bicycle Communting and Facilities in Major U.S. Cities. </w:t>
      </w:r>
      <w:r>
        <w:rPr>
          <w:i/>
        </w:rPr>
        <w:t>Transportation Research Record,</w:t>
      </w:r>
      <w:r>
        <w:t xml:space="preserve"> 1828</w:t>
      </w:r>
      <w:r>
        <w:rPr>
          <w:b/>
        </w:rPr>
        <w:t>,</w:t>
      </w:r>
      <w:r>
        <w:t xml:space="preserve"> 116-123.</w:t>
      </w:r>
    </w:p>
    <w:p w14:paraId="21626DE1" w14:textId="77777777" w:rsidR="008439A9" w:rsidRDefault="00034CC8">
      <w:pPr>
        <w:pStyle w:val="EndNoteBibliography"/>
        <w:ind w:left="720" w:hanging="720"/>
      </w:pPr>
      <w:r>
        <w:t xml:space="preserve">Ehrgott, M., Wang, J. Y. T., Raith, A. &amp; van Houtte, C. 2012. A bi-objective cyclist route choice model. </w:t>
      </w:r>
      <w:r>
        <w:rPr>
          <w:i/>
        </w:rPr>
        <w:t>Transportation Research Part A: Policy and Practice,</w:t>
      </w:r>
      <w:r>
        <w:t xml:space="preserve"> 46</w:t>
      </w:r>
      <w:r>
        <w:rPr>
          <w:b/>
        </w:rPr>
        <w:t>,</w:t>
      </w:r>
      <w:r>
        <w:t xml:space="preserve"> 652-663.</w:t>
      </w:r>
    </w:p>
    <w:p w14:paraId="581E166C" w14:textId="77777777" w:rsidR="008439A9" w:rsidRDefault="00034CC8">
      <w:pPr>
        <w:pStyle w:val="EndNoteBibliography"/>
        <w:ind w:left="720" w:hanging="720"/>
      </w:pPr>
      <w:r>
        <w:t xml:space="preserve">Hollingworth, M. A., Harper, A. J. L. &amp; Hamer, M. 2015. Risk factors for cycling accident related injury: The UK Cycling for Health Survey. </w:t>
      </w:r>
      <w:r>
        <w:rPr>
          <w:i/>
        </w:rPr>
        <w:t>Journal of Transport &amp; Health,</w:t>
      </w:r>
      <w:r>
        <w:t xml:space="preserve"> 2</w:t>
      </w:r>
      <w:r>
        <w:rPr>
          <w:b/>
        </w:rPr>
        <w:t>,</w:t>
      </w:r>
      <w:r>
        <w:t xml:space="preserve"> 189-194.</w:t>
      </w:r>
    </w:p>
    <w:p w14:paraId="154F043B" w14:textId="77777777" w:rsidR="008439A9" w:rsidRDefault="00034CC8">
      <w:pPr>
        <w:pStyle w:val="EndNoteBibliography"/>
        <w:ind w:left="720" w:hanging="720"/>
      </w:pPr>
      <w:r>
        <w:t xml:space="preserve">Krizek, K. J., El-Geneidy, A. &amp; Thompson, K. 2007. A detailed analysis of how an urban trail system affects cyclists' travel. </w:t>
      </w:r>
      <w:r>
        <w:rPr>
          <w:i/>
        </w:rPr>
        <w:t>Transportation,</w:t>
      </w:r>
      <w:r>
        <w:t xml:space="preserve"> 34</w:t>
      </w:r>
      <w:r>
        <w:rPr>
          <w:b/>
        </w:rPr>
        <w:t>,</w:t>
      </w:r>
      <w:r>
        <w:t xml:space="preserve"> 611-624.</w:t>
      </w:r>
    </w:p>
    <w:p w14:paraId="1361FA7E" w14:textId="77777777" w:rsidR="008439A9" w:rsidRDefault="00034CC8">
      <w:pPr>
        <w:pStyle w:val="EndNoteBibliography"/>
        <w:ind w:left="720" w:hanging="720"/>
      </w:pPr>
      <w:r>
        <w:t xml:space="preserve">Larsen, J., Patterson, Z. &amp; El-Geneidy, A. 2013. Build It. But Where? The Use of Geographic Information Systems in Identifying Locations for New Cycling Infrastructure. </w:t>
      </w:r>
      <w:r>
        <w:rPr>
          <w:i/>
        </w:rPr>
        <w:t>International Journal of Sustainable Transportation,</w:t>
      </w:r>
      <w:r>
        <w:t xml:space="preserve"> 7</w:t>
      </w:r>
      <w:r>
        <w:rPr>
          <w:b/>
        </w:rPr>
        <w:t>,</w:t>
      </w:r>
      <w:r>
        <w:t xml:space="preserve"> 299-317.</w:t>
      </w:r>
    </w:p>
    <w:p w14:paraId="30D369F3" w14:textId="77777777" w:rsidR="008439A9" w:rsidRDefault="00034CC8">
      <w:pPr>
        <w:pStyle w:val="EndNoteBibliography"/>
        <w:ind w:left="720" w:hanging="720"/>
      </w:pPr>
      <w:r>
        <w:t xml:space="preserve">Menghini, G., Carrasco, N., Schüssler, N. &amp; Axhausen, K. W. 2010. Route choice of cyclists in Zurich. </w:t>
      </w:r>
      <w:r>
        <w:rPr>
          <w:i/>
        </w:rPr>
        <w:t>Transportation Research Part A: Policy and Practice,</w:t>
      </w:r>
      <w:r>
        <w:t xml:space="preserve"> 44</w:t>
      </w:r>
      <w:r>
        <w:rPr>
          <w:b/>
        </w:rPr>
        <w:t>,</w:t>
      </w:r>
      <w:r>
        <w:t xml:space="preserve"> 754-765.</w:t>
      </w:r>
    </w:p>
    <w:p w14:paraId="39944F44" w14:textId="77777777" w:rsidR="008439A9" w:rsidRDefault="00034CC8">
      <w:pPr>
        <w:pStyle w:val="EndNoteBibliography"/>
        <w:ind w:left="720" w:hanging="720"/>
      </w:pPr>
      <w:r>
        <w:t xml:space="preserve">Nicolaisen, M. S. &amp; Driscoll, P. A. 2014. Ex-PostEvaluations of Demand Forecast Accuracy: A Literature Review. </w:t>
      </w:r>
      <w:r>
        <w:rPr>
          <w:i/>
        </w:rPr>
        <w:t>Transport Reviews,</w:t>
      </w:r>
      <w:r>
        <w:t xml:space="preserve"> 34</w:t>
      </w:r>
      <w:r>
        <w:rPr>
          <w:b/>
        </w:rPr>
        <w:t>,</w:t>
      </w:r>
      <w:r>
        <w:t xml:space="preserve"> 540-557.</w:t>
      </w:r>
    </w:p>
    <w:p w14:paraId="09B1C231" w14:textId="77777777" w:rsidR="008439A9" w:rsidRDefault="00034CC8">
      <w:pPr>
        <w:pStyle w:val="EndNoteBibliography"/>
        <w:ind w:left="720" w:hanging="720"/>
      </w:pPr>
      <w:r>
        <w:t xml:space="preserve">Reynolds, C. C., Harris, M. A., Teschke, K., Cripton, P. A. &amp; Winters, M. 2009. The impact of transportation infrastructure on bicycling injuries and crashes: a review of the literature. </w:t>
      </w:r>
      <w:r>
        <w:rPr>
          <w:i/>
        </w:rPr>
        <w:t>Environ Health,</w:t>
      </w:r>
      <w:r>
        <w:t xml:space="preserve"> 8</w:t>
      </w:r>
      <w:r>
        <w:rPr>
          <w:b/>
        </w:rPr>
        <w:t>,</w:t>
      </w:r>
      <w:r>
        <w:t xml:space="preserve"> 47.</w:t>
      </w:r>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lastRenderedPageBreak/>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online]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obin Lovelace" w:date="2015-11-23T09:35:00Z" w:initials="RL">
    <w:p w14:paraId="536489E8" w14:textId="3B9EE906" w:rsidR="00034CC8" w:rsidRDefault="00034CC8">
      <w:pPr>
        <w:pStyle w:val="CommentText"/>
      </w:pPr>
      <w:r>
        <w:rPr>
          <w:rStyle w:val="CommentReference"/>
        </w:rPr>
        <w:annotationRef/>
      </w:r>
      <w:r>
        <w:t>In this section I think 3 short but reference-packed paragraphs on validation in transport modelling should be sufficient.</w:t>
      </w:r>
      <w:r w:rsidR="00D57F4C">
        <w:t xml:space="preserve"> Pull the stuff on Raster methods from Lars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489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0551FA"/>
    <w:multiLevelType w:val="hybridMultilevel"/>
    <w:tmpl w:val="2B76C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2ADF"/>
    <w:rsid w:val="00006A6B"/>
    <w:rsid w:val="000341DA"/>
    <w:rsid w:val="00034CC8"/>
    <w:rsid w:val="00097319"/>
    <w:rsid w:val="00162DBC"/>
    <w:rsid w:val="001C2B4E"/>
    <w:rsid w:val="00224412"/>
    <w:rsid w:val="0037574D"/>
    <w:rsid w:val="00384A6A"/>
    <w:rsid w:val="004B1D68"/>
    <w:rsid w:val="008439A9"/>
    <w:rsid w:val="0086632D"/>
    <w:rsid w:val="009031AE"/>
    <w:rsid w:val="0095360D"/>
    <w:rsid w:val="00B03D13"/>
    <w:rsid w:val="00B91665"/>
    <w:rsid w:val="00BC7D49"/>
    <w:rsid w:val="00D57F4C"/>
    <w:rsid w:val="00E05EE1"/>
    <w:rsid w:val="00F7028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oleObject" Target="embeddings/Microsoft_Excel_Chart1.xls"/><Relationship Id="rId18" Type="http://schemas.openxmlformats.org/officeDocument/2006/relationships/chart" Target="charts/chart5.xml"/><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oleObject" Target="embeddings/Microsoft_Excel_Chart2.xls"/><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chart" Target="charts/chart2.xml"/><Relationship Id="rId5" Type="http://schemas.openxmlformats.org/officeDocument/2006/relationships/chart" Target="charts/chart1.xml"/><Relationship Id="rId15" Type="http://schemas.openxmlformats.org/officeDocument/2006/relationships/image" Target="media/image4.png"/><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leedsdatamill.org/dataset/leeds-annual-cycle-growth-" TargetMode="External"/><Relationship Id="rId14" Type="http://schemas.openxmlformats.org/officeDocument/2006/relationships/chart" Target="charts/chart3.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304947175720681"/>
          <c:y val="4.9344531933508309E-2"/>
          <c:w val="0.87902335737444581"/>
          <c:h val="0.7815370078740157"/>
        </c:manualLayout>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654819160"/>
        <c:axId val="654816024"/>
      </c:lineChart>
      <c:catAx>
        <c:axId val="654819160"/>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654816024"/>
        <c:crosses val="autoZero"/>
        <c:auto val="1"/>
        <c:lblAlgn val="ctr"/>
        <c:lblOffset val="100"/>
        <c:noMultiLvlLbl val="1"/>
      </c:catAx>
      <c:valAx>
        <c:axId val="654816024"/>
        <c:scaling>
          <c:orientation val="minMax"/>
        </c:scaling>
        <c:delete val="0"/>
        <c:axPos val="l"/>
        <c:title>
          <c:tx>
            <c:rich>
              <a:bodyPr/>
              <a:lstStyle/>
              <a:p>
                <a:pPr>
                  <a:defRPr/>
                </a:pPr>
                <a:r>
                  <a:rPr lang="en-GB" sz="1000" b="1">
                    <a:solidFill>
                      <a:srgbClr val="000000"/>
                    </a:solidFill>
                    <a:latin typeface="Calibri"/>
                  </a:rPr>
                  <a:t>Killed or seriously injured</a:t>
                </a:r>
              </a:p>
            </c:rich>
          </c:tx>
          <c:layout>
            <c:manualLayout>
              <c:xMode val="edge"/>
              <c:yMode val="edge"/>
              <c:x val="8.5041134564061843E-3"/>
              <c:y val="0.19212388451443568"/>
            </c:manualLayout>
          </c:layout>
          <c:overlay val="1"/>
        </c:title>
        <c:numFmt formatCode="General" sourceLinked="1"/>
        <c:majorTickMark val="none"/>
        <c:minorTickMark val="none"/>
        <c:tickLblPos val="nextTo"/>
        <c:spPr>
          <a:ln w="9360">
            <a:solidFill>
              <a:srgbClr val="878787"/>
            </a:solidFill>
            <a:round/>
          </a:ln>
        </c:spPr>
        <c:crossAx val="654819160"/>
        <c:crosses val="autoZero"/>
        <c:crossBetween val="between"/>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660852008883505"/>
          <c:y val="5.667905556156061E-2"/>
          <c:w val="0.86050049778260485"/>
          <c:h val="0.82881976223560294"/>
        </c:manualLayout>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654822296"/>
        <c:axId val="654817592"/>
      </c:barChart>
      <c:catAx>
        <c:axId val="654822296"/>
        <c:scaling>
          <c:orientation val="minMax"/>
        </c:scaling>
        <c:delete val="0"/>
        <c:axPos val="b"/>
        <c:numFmt formatCode="General" sourceLinked="0"/>
        <c:majorTickMark val="out"/>
        <c:minorTickMark val="none"/>
        <c:tickLblPos val="nextTo"/>
        <c:spPr>
          <a:ln w="9360">
            <a:solidFill>
              <a:srgbClr val="878787"/>
            </a:solidFill>
            <a:round/>
          </a:ln>
        </c:spPr>
        <c:txPr>
          <a:bodyPr rot="5400000" vert="horz"/>
          <a:lstStyle/>
          <a:p>
            <a:pPr>
              <a:defRPr/>
            </a:pPr>
            <a:endParaRPr lang="en-US"/>
          </a:p>
        </c:txPr>
        <c:crossAx val="654817592"/>
        <c:crosses val="autoZero"/>
        <c:auto val="1"/>
        <c:lblAlgn val="ctr"/>
        <c:lblOffset val="100"/>
        <c:noMultiLvlLbl val="1"/>
      </c:catAx>
      <c:valAx>
        <c:axId val="654817592"/>
        <c:scaling>
          <c:orientation val="minMax"/>
        </c:scaling>
        <c:delete val="0"/>
        <c:axPos val="l"/>
        <c:numFmt formatCode="General" sourceLinked="1"/>
        <c:majorTickMark val="out"/>
        <c:minorTickMark val="none"/>
        <c:tickLblPos val="nextTo"/>
        <c:spPr>
          <a:ln w="9360">
            <a:solidFill>
              <a:srgbClr val="878787"/>
            </a:solidFill>
            <a:round/>
          </a:ln>
        </c:spPr>
        <c:crossAx val="654822296"/>
        <c:crosses val="autoZero"/>
        <c:crossBetween val="between"/>
      </c:valAx>
      <c:spPr>
        <a:solidFill>
          <a:srgbClr val="FFFFFF"/>
        </a:solidFill>
        <a:ln>
          <a:noFill/>
        </a:ln>
      </c:spPr>
    </c:plotArea>
    <c:legend>
      <c:legendPos val="r"/>
      <c:layout>
        <c:manualLayout>
          <c:xMode val="edge"/>
          <c:yMode val="edge"/>
          <c:x val="0.54523980767259783"/>
          <c:y val="2.5852467742231523E-2"/>
          <c:w val="0.44870518877448012"/>
          <c:h val="0.1272996366478477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377192749896"/>
          <c:y val="6.7251537096131492E-2"/>
          <c:w val="0.86771759590657227"/>
          <c:h val="0.7746929133858268"/>
        </c:manualLayout>
      </c:layout>
      <c:scatterChart>
        <c:scatterStyle val="lineMarker"/>
        <c:varyColors val="0"/>
        <c:ser>
          <c:idx val="0"/>
          <c:order val="0"/>
          <c:tx>
            <c:strRef>
              <c:f>label 1</c:f>
              <c:strCache>
                <c:ptCount val="1"/>
              </c:strCache>
            </c:strRef>
          </c:tx>
          <c:spPr>
            <a:ln w="28440">
              <a:noFill/>
            </a:ln>
          </c:spPr>
          <c:marker>
            <c:symbol val="x"/>
            <c:size val="5"/>
            <c:spPr>
              <a:noFill/>
              <a:ln>
                <a:solidFill>
                  <a:schemeClr val="bg1">
                    <a:lumMod val="50000"/>
                  </a:schemeClr>
                </a:solidFill>
              </a:ln>
            </c:spPr>
          </c:marker>
          <c:trendline>
            <c:spPr>
              <a:ln>
                <a:solidFill>
                  <a:schemeClr val="bg1">
                    <a:lumMod val="50000"/>
                  </a:schemeClr>
                </a:solidFill>
              </a:ln>
            </c:spPr>
            <c:trendlineType val="linear"/>
            <c:dispRSqr val="1"/>
            <c:dispEq val="0"/>
            <c:trendlineLbl>
              <c:layout>
                <c:manualLayout>
                  <c:x val="1.7718568007281919E-2"/>
                  <c:y val="-6.1787313350537068E-2"/>
                </c:manualLayout>
              </c:layout>
              <c:numFmt formatCode="General" sourceLinked="0"/>
            </c:trendlineLbl>
          </c:trendline>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654822688"/>
        <c:axId val="654818768"/>
      </c:scatterChart>
      <c:valAx>
        <c:axId val="654822688"/>
        <c:scaling>
          <c:orientation val="minMax"/>
        </c:scaling>
        <c:delete val="0"/>
        <c:axPos val="b"/>
        <c:title>
          <c:tx>
            <c:rich>
              <a:bodyPr/>
              <a:lstStyle/>
              <a:p>
                <a:pPr>
                  <a:defRPr/>
                </a:pPr>
                <a:r>
                  <a:rPr lang="en-GB" sz="1000" b="1">
                    <a:solidFill>
                      <a:srgbClr val="000000"/>
                    </a:solidFill>
                    <a:latin typeface="Calibri"/>
                  </a:rPr>
                  <a:t>Screenline count</a:t>
                </a:r>
              </a:p>
            </c:rich>
          </c:tx>
          <c:layout/>
          <c:overlay val="1"/>
        </c:title>
        <c:numFmt formatCode="General" sourceLinked="1"/>
        <c:majorTickMark val="out"/>
        <c:minorTickMark val="none"/>
        <c:tickLblPos val="nextTo"/>
        <c:spPr>
          <a:ln w="9360">
            <a:solidFill>
              <a:srgbClr val="878787"/>
            </a:solidFill>
            <a:round/>
          </a:ln>
        </c:spPr>
        <c:crossAx val="654818768"/>
        <c:crosses val="autoZero"/>
        <c:crossBetween val="midCat"/>
      </c:valAx>
      <c:valAx>
        <c:axId val="654818768"/>
        <c:scaling>
          <c:orientation val="minMax"/>
        </c:scaling>
        <c:delete val="0"/>
        <c:axPos val="l"/>
        <c:title>
          <c:tx>
            <c:rich>
              <a:bodyPr/>
              <a:lstStyle/>
              <a:p>
                <a:pPr>
                  <a:defRPr/>
                </a:pPr>
                <a:r>
                  <a:rPr lang="en-GB" sz="1000" b="1">
                    <a:solidFill>
                      <a:srgbClr val="000000"/>
                    </a:solidFill>
                    <a:latin typeface="Calibri"/>
                  </a:rPr>
                  <a:t>Model prediction</a:t>
                </a:r>
              </a:p>
            </c:rich>
          </c:tx>
          <c:layout/>
          <c:overlay val="1"/>
        </c:title>
        <c:numFmt formatCode="General" sourceLinked="1"/>
        <c:majorTickMark val="out"/>
        <c:minorTickMark val="none"/>
        <c:tickLblPos val="nextTo"/>
        <c:spPr>
          <a:ln w="9360">
            <a:solidFill>
              <a:srgbClr val="878787"/>
            </a:solidFill>
            <a:round/>
          </a:ln>
        </c:spPr>
        <c:crossAx val="654822688"/>
        <c:crosses val="autoZero"/>
        <c:crossBetween val="midCat"/>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654821120"/>
        <c:axId val="654821512"/>
      </c:barChart>
      <c:catAx>
        <c:axId val="654821120"/>
        <c:scaling>
          <c:orientation val="minMax"/>
        </c:scaling>
        <c:delete val="0"/>
        <c:axPos val="b"/>
        <c:numFmt formatCode="General" sourceLinked="0"/>
        <c:majorTickMark val="out"/>
        <c:minorTickMark val="none"/>
        <c:tickLblPos val="nextTo"/>
        <c:spPr>
          <a:ln w="9360">
            <a:solidFill>
              <a:srgbClr val="878787"/>
            </a:solidFill>
            <a:round/>
          </a:ln>
        </c:spPr>
        <c:crossAx val="654821512"/>
        <c:crosses val="autoZero"/>
        <c:auto val="1"/>
        <c:lblAlgn val="ctr"/>
        <c:lblOffset val="100"/>
        <c:noMultiLvlLbl val="1"/>
      </c:catAx>
      <c:valAx>
        <c:axId val="654821512"/>
        <c:scaling>
          <c:orientation val="minMax"/>
        </c:scaling>
        <c:delete val="0"/>
        <c:axPos val="l"/>
        <c:numFmt formatCode="General" sourceLinked="1"/>
        <c:majorTickMark val="out"/>
        <c:minorTickMark val="none"/>
        <c:tickLblPos val="nextTo"/>
        <c:spPr>
          <a:ln w="9360">
            <a:solidFill>
              <a:srgbClr val="878787"/>
            </a:solidFill>
            <a:round/>
          </a:ln>
        </c:spPr>
        <c:crossAx val="654821120"/>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solidFill>
        <a:schemeClr val="tx1"/>
      </a:solid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6606150975314"/>
          <c:y val="4.6770924467774866E-2"/>
          <c:w val="0.86521533645503612"/>
          <c:h val="0.79669134172599687"/>
        </c:manualLayout>
      </c:layout>
      <c:scatterChart>
        <c:scatterStyle val="lineMarker"/>
        <c:varyColors val="0"/>
        <c:ser>
          <c:idx val="0"/>
          <c:order val="0"/>
          <c:tx>
            <c:strRef>
              <c:f>label 0</c:f>
              <c:strCache>
                <c:ptCount val="1"/>
                <c:pt idx="0">
                  <c:v>2012</c:v>
                </c:pt>
              </c:strCache>
            </c:strRef>
          </c:tx>
          <c:spPr>
            <a:ln w="28440">
              <a:noFill/>
            </a:ln>
          </c:spPr>
          <c:marker>
            <c:symbol val="star"/>
            <c:size val="5"/>
            <c:spPr>
              <a:noFill/>
              <a:ln>
                <a:solidFill>
                  <a:schemeClr val="tx1"/>
                </a:solidFill>
              </a:ln>
            </c:spPr>
          </c:marker>
          <c:trendline>
            <c:trendlineType val="linear"/>
            <c:forward val="200"/>
            <c:backward val="18"/>
            <c:dispRSqr val="1"/>
            <c:dispEq val="0"/>
            <c:trendlineLbl>
              <c:layout>
                <c:manualLayout>
                  <c:x val="8.7729963987059761E-2"/>
                  <c:y val="0.14047392801112327"/>
                </c:manualLayout>
              </c:layout>
              <c:numFmt formatCode="General" sourceLinked="0"/>
            </c:trendlineLbl>
          </c:trendline>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plus"/>
            <c:size val="5"/>
            <c:spPr>
              <a:noFill/>
              <a:ln>
                <a:solidFill>
                  <a:schemeClr val="tx1"/>
                </a:solidFill>
              </a:ln>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x"/>
            <c:size val="5"/>
            <c:spPr>
              <a:noFill/>
              <a:ln>
                <a:solidFill>
                  <a:schemeClr val="tx1"/>
                </a:solidFill>
              </a:ln>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654819552"/>
        <c:axId val="654816808"/>
      </c:scatterChart>
      <c:valAx>
        <c:axId val="654819552"/>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654816808"/>
        <c:crosses val="autoZero"/>
        <c:crossBetween val="midCat"/>
      </c:valAx>
      <c:valAx>
        <c:axId val="654816808"/>
        <c:scaling>
          <c:orientation val="minMax"/>
        </c:scaling>
        <c:delete val="0"/>
        <c:axPos val="l"/>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654819552"/>
        <c:crosses val="autoZero"/>
        <c:crossBetween val="midCat"/>
      </c:valAx>
      <c:spPr>
        <a:solidFill>
          <a:srgbClr val="FFFFFF"/>
        </a:solidFill>
        <a:ln>
          <a:noFill/>
        </a:ln>
      </c:spPr>
    </c:plotArea>
    <c:legend>
      <c:legendPos val="r"/>
      <c:layout>
        <c:manualLayout>
          <c:xMode val="edge"/>
          <c:yMode val="edge"/>
          <c:x val="0.772745964893923"/>
          <c:y val="0.49559635073944369"/>
          <c:w val="0.18517208604738361"/>
          <c:h val="0.2732073788226896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6</TotalTime>
  <Pages>9</Pages>
  <Words>4717</Words>
  <Characters>2688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1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hittle [gy14mw]</dc:creator>
  <cp:lastModifiedBy>Matthew Whittle [gy14mw]</cp:lastModifiedBy>
  <cp:revision>5</cp:revision>
  <dcterms:created xsi:type="dcterms:W3CDTF">2015-12-03T10:56:00Z</dcterms:created>
  <dcterms:modified xsi:type="dcterms:W3CDTF">2015-12-03T15:0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7"&gt;&lt;session id="rxwl4w7B"/&gt;&lt;style id="http://www.zotero.org/styles/elsevier-harvard" hasBibliography="1" bibliographyStyleHasBeenSet="0"/&gt;&lt;prefs&gt;&lt;pref name="fieldType" value="Field"/&gt;&lt;pref name="storeReference</vt:lpwstr>
  </property>
  <property fmtid="{D5CDD505-2E9C-101B-9397-08002B2CF9AE}" pid="10" name="ZOTERO_PREF_2">
    <vt:lpwstr>s" value="true"/&gt;&lt;pref name="automaticJournalAbbreviations" value="true"/&gt;&lt;pref name="noteType" value=""/&gt;&lt;/prefs&gt;&lt;/data&gt;</vt:lpwstr>
  </property>
</Properties>
</file>